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09D490E7" w14:textId="19CD781A" w:rsidR="007C5BEC" w:rsidRPr="0090243F" w:rsidRDefault="007C5BEC" w:rsidP="00F60FCB">
      <w:pPr>
        <w:rPr>
          <w:i/>
          <w:iCs/>
        </w:rPr>
      </w:pPr>
      <w:r w:rsidRPr="0090243F">
        <w:rPr>
          <w:i/>
          <w:iCs/>
        </w:rPr>
        <w:t xml:space="preserve">Forest cover and forest loss across SEA. Emerging economies based on natural resources. </w:t>
      </w:r>
    </w:p>
    <w:p w14:paraId="420FC14A" w14:textId="03BE12FC"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 xml:space="preserve">(Geist and </w:t>
      </w:r>
      <w:proofErr w:type="spellStart"/>
      <w:r w:rsidR="009E7236" w:rsidRPr="009E7236">
        <w:rPr>
          <w:rFonts w:ascii="Calibri" w:hAnsi="Calibri" w:cs="Calibri"/>
        </w:rPr>
        <w:t>Lambin</w:t>
      </w:r>
      <w:proofErr w:type="spellEnd"/>
      <w:r w:rsidR="009E7236" w:rsidRPr="009E7236">
        <w:rPr>
          <w:rFonts w:ascii="Calibri" w:hAnsi="Calibri" w:cs="Calibri"/>
        </w:rPr>
        <w:t>,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w:t>
      </w:r>
      <w:proofErr w:type="spellStart"/>
      <w:r w:rsidR="008C0DC9" w:rsidRPr="008C0DC9">
        <w:rPr>
          <w:rFonts w:ascii="Calibri" w:hAnsi="Calibri" w:cs="Calibri"/>
          <w:szCs w:val="24"/>
        </w:rPr>
        <w:t>Kaimowitz</w:t>
      </w:r>
      <w:proofErr w:type="spellEnd"/>
      <w:r w:rsidR="008C0DC9" w:rsidRPr="008C0DC9">
        <w:rPr>
          <w:rFonts w:ascii="Calibri" w:hAnsi="Calibri" w:cs="Calibri"/>
          <w:szCs w:val="24"/>
        </w:rPr>
        <w:t xml:space="preserve"> and </w:t>
      </w:r>
      <w:proofErr w:type="spellStart"/>
      <w:r w:rsidR="008C0DC9" w:rsidRPr="008C0DC9">
        <w:rPr>
          <w:rFonts w:ascii="Calibri" w:hAnsi="Calibri" w:cs="Calibri"/>
          <w:szCs w:val="24"/>
        </w:rPr>
        <w:t>Fauné</w:t>
      </w:r>
      <w:proofErr w:type="spellEnd"/>
      <w:r w:rsidR="008C0DC9" w:rsidRPr="008C0DC9">
        <w:rPr>
          <w:rFonts w:ascii="Calibri" w:hAnsi="Calibri" w:cs="Calibri"/>
          <w:szCs w:val="24"/>
        </w:rPr>
        <w:t>, 2003; Price, 2020)</w:t>
      </w:r>
      <w:r w:rsidR="008C0DC9">
        <w:fldChar w:fldCharType="end"/>
      </w:r>
      <w:r w:rsidR="009E7236">
        <w:t>.</w:t>
      </w:r>
      <w:r w:rsidR="00277B83">
        <w:t xml:space="preserve"> </w:t>
      </w:r>
      <w:r w:rsidR="008A69FD">
        <w:t>Globally, land conversion for commodity production is the single largest driver of deforestation</w:t>
      </w:r>
      <w:r w:rsidR="004D60CD">
        <w:t xml:space="preserve"> </w:t>
      </w:r>
      <w:r w:rsidR="004D60CD">
        <w:fldChar w:fldCharType="begin"/>
      </w:r>
      <w:r w:rsidR="004D60CD">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4D60CD">
        <w:fldChar w:fldCharType="separate"/>
      </w:r>
      <w:r w:rsidR="004D60CD" w:rsidRPr="004D60CD">
        <w:rPr>
          <w:rFonts w:ascii="Calibri" w:hAnsi="Calibri" w:cs="Calibri"/>
        </w:rPr>
        <w:t>(Curtis et al., 2018)</w:t>
      </w:r>
      <w:r w:rsidR="004D60CD">
        <w:fldChar w:fldCharType="end"/>
      </w:r>
      <w:r w:rsidR="004D60CD">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671C5CD2" w14:textId="53C3EE1E" w:rsidR="007C5BEC" w:rsidRPr="00F17E1D" w:rsidRDefault="007C5BEC" w:rsidP="00F60FCB">
      <w:pPr>
        <w:rPr>
          <w:i/>
          <w:iCs/>
        </w:rPr>
      </w:pPr>
      <w:r w:rsidRPr="00F17E1D">
        <w:rPr>
          <w:i/>
          <w:iCs/>
        </w:rPr>
        <w:t xml:space="preserve">Importance and difficulties of </w:t>
      </w:r>
      <w:bookmarkStart w:id="0" w:name="_Hlk78203102"/>
      <w:r w:rsidRPr="00F17E1D">
        <w:rPr>
          <w:i/>
          <w:iCs/>
        </w:rPr>
        <w:t xml:space="preserve">understanding relationships between economics, socioeconomics, and forests at different scales. Important for developing sustainable forestry policies and for predicting forest loss </w:t>
      </w:r>
      <w:proofErr w:type="gramStart"/>
      <w:r w:rsidRPr="00F17E1D">
        <w:rPr>
          <w:i/>
          <w:iCs/>
        </w:rPr>
        <w:t>so as to</w:t>
      </w:r>
      <w:proofErr w:type="gramEnd"/>
      <w:r w:rsidRPr="00F17E1D">
        <w:rPr>
          <w:i/>
          <w:iCs/>
        </w:rPr>
        <w:t xml:space="preserve"> target interventions. </w:t>
      </w:r>
      <w:bookmarkEnd w:id="0"/>
      <w:r w:rsidR="00EB1A92" w:rsidRPr="00F17E1D">
        <w:rPr>
          <w:i/>
          <w:iCs/>
        </w:rPr>
        <w:t>Forest gain can be achieved in both open and closed countries, but deforestation might be accelerated in countries undergoing social transition (Imai et al 2018).</w:t>
      </w:r>
    </w:p>
    <w:p w14:paraId="398D33CA" w14:textId="1F05ED1C"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certain</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 xml:space="preserve">economic variables, rather than simply biophysical,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w:t>
      </w:r>
      <w:r w:rsidR="00451077">
        <w:lastRenderedPageBreak/>
        <w:t xml:space="preserve">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765EB82D" w14:textId="65478621" w:rsidR="007C5BEC" w:rsidRPr="00426F41" w:rsidRDefault="007C5BEC" w:rsidP="00F60FCB">
      <w:pPr>
        <w:rPr>
          <w:i/>
          <w:iCs/>
        </w:rPr>
      </w:pPr>
      <w:r w:rsidRPr="00426F41">
        <w:rPr>
          <w:i/>
          <w:iCs/>
        </w:rPr>
        <w:t>Approaches to modelling these relationships. Mini literature review. Identify some key papers from Asia that model these relationships. What approach did they take? What are the potential flaws?</w:t>
      </w:r>
    </w:p>
    <w:p w14:paraId="6FA5BEA4" w14:textId="212B375F"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 factors, can still limit analyses, particularly when there are scale mismatches between data. </w:t>
      </w:r>
    </w:p>
    <w:p w14:paraId="102467D6" w14:textId="0A485B6F"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 xml:space="preserve">(Stevens and </w:t>
      </w:r>
      <w:proofErr w:type="spellStart"/>
      <w:r w:rsidR="005662E2" w:rsidRPr="005662E2">
        <w:rPr>
          <w:rFonts w:ascii="Calibri" w:hAnsi="Calibri" w:cs="Calibri"/>
          <w:szCs w:val="24"/>
        </w:rPr>
        <w:t>Dragićević</w:t>
      </w:r>
      <w:proofErr w:type="spellEnd"/>
      <w:r w:rsidR="005662E2" w:rsidRPr="005662E2">
        <w:rPr>
          <w:rFonts w:ascii="Calibri" w:hAnsi="Calibri" w:cs="Calibri"/>
          <w:szCs w:val="24"/>
        </w:rPr>
        <w:t>, 2007; Yang et al., 2012)</w:t>
      </w:r>
      <w:r w:rsidR="00226BE2">
        <w:fldChar w:fldCharType="end"/>
      </w:r>
      <w:r w:rsidR="00226BE2">
        <w:t xml:space="preserve">, which rely on discrete spatial units that have associated variable values and tend to be spatially correlated. Models are trained on past LUC, thus developing rules which govern the likelihood of a given cell being converted under various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the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 xml:space="preserve">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 in space, precluding the use of national or regional drivers. Socioeconomic drivers can be modelled, provided they can be represented in discrete spac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439D6037"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instrText xml:space="preserve"> ADDIN ZOTERO_ITEM CSL_CITATION {"citationID":"afnD35am","properties":{"formattedCitation":"(Bhattarai and Hammig, 2004; Ceddia, 2019; Ewers, 2006)","plainCitation":"(Bhattarai and Hammig, 2004; Ceddia, 2019; Ewers, 2006)","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 xml:space="preserve">Bhattarai and </w:t>
      </w:r>
      <w:proofErr w:type="spellStart"/>
      <w:r w:rsidRPr="00CC15C8">
        <w:rPr>
          <w:rFonts w:ascii="Calibri" w:hAnsi="Calibri" w:cs="Calibri"/>
        </w:rPr>
        <w:t>Hammig</w:t>
      </w:r>
      <w:proofErr w:type="spellEnd"/>
      <w:r w:rsidRPr="00CC15C8">
        <w:rPr>
          <w:rFonts w:ascii="Calibri" w:hAnsi="Calibri" w:cs="Calibri"/>
        </w:rPr>
        <w:t xml:space="preserve">, 2004; </w:t>
      </w:r>
      <w:proofErr w:type="spellStart"/>
      <w:r w:rsidRPr="00CC15C8">
        <w:rPr>
          <w:rFonts w:ascii="Calibri" w:hAnsi="Calibri" w:cs="Calibri"/>
        </w:rPr>
        <w:t>Ceddia</w:t>
      </w:r>
      <w:proofErr w:type="spellEnd"/>
      <w:r w:rsidRPr="00CC15C8">
        <w:rPr>
          <w:rFonts w:ascii="Calibri" w:hAnsi="Calibri" w:cs="Calibri"/>
        </w:rPr>
        <w:t>,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Zuur</w:t>
      </w:r>
      <w:proofErr w:type="spellEnd"/>
      <w:r w:rsidR="001D152F" w:rsidRPr="001D152F">
        <w:rPr>
          <w:rFonts w:ascii="Calibri" w:hAnsi="Calibri" w:cs="Calibri"/>
        </w:rPr>
        <w:t xml:space="preserve">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 xml:space="preserve">(Bhattarai and </w:t>
      </w:r>
      <w:proofErr w:type="spellStart"/>
      <w:r w:rsidR="001D152F" w:rsidRPr="001D152F">
        <w:rPr>
          <w:rFonts w:ascii="Calibri" w:hAnsi="Calibri" w:cs="Calibri"/>
        </w:rPr>
        <w:t>Hammig</w:t>
      </w:r>
      <w:proofErr w:type="spellEnd"/>
      <w:r w:rsidR="001D152F" w:rsidRPr="001D152F">
        <w:rPr>
          <w:rFonts w:ascii="Calibri" w:hAnsi="Calibri" w:cs="Calibri"/>
        </w:rPr>
        <w:t>,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2019)</w:t>
      </w:r>
      <w:r w:rsidR="001D152F">
        <w:fldChar w:fldCharType="end"/>
      </w:r>
      <w:r w:rsidR="001D152F">
        <w:t xml:space="preserve">, indigenous land </w:t>
      </w:r>
      <w:r w:rsidR="001D152F">
        <w:lastRenderedPageBreak/>
        <w:t xml:space="preserve">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xml:space="preserve">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ulas</w:t>
      </w:r>
      <w:proofErr w:type="spellEnd"/>
      <w:r w:rsidR="001D152F" w:rsidRPr="001D152F">
        <w:rPr>
          <w:rFonts w:ascii="Calibri" w:hAnsi="Calibri" w:cs="Calibri"/>
        </w:rPr>
        <w:t>,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C4380C">
        <w:instrText xml:space="preserve"> ADDIN ZOTERO_ITEM CSL_CITATION {"citationID":"5Ii1SoVW","properties":{"formattedCitation":"(Gelman and Hill, 2006)","plainCitation":"(Gelman and Hill, 2006)","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1"/>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w:t>
      </w:r>
      <w:proofErr w:type="spellStart"/>
      <w:r w:rsidR="0039569B" w:rsidRPr="0039569B">
        <w:rPr>
          <w:rFonts w:ascii="Calibri" w:hAnsi="Calibri" w:cs="Calibri"/>
        </w:rPr>
        <w:t>Zuur</w:t>
      </w:r>
      <w:proofErr w:type="spellEnd"/>
      <w:r w:rsidR="0039569B" w:rsidRPr="0039569B">
        <w:rPr>
          <w:rFonts w:ascii="Calibri" w:hAnsi="Calibri" w:cs="Calibri"/>
        </w:rPr>
        <w:t xml:space="preserve"> et al., 2009)</w:t>
      </w:r>
      <w:r w:rsidR="0039569B">
        <w:fldChar w:fldCharType="end"/>
      </w:r>
      <w:r w:rsidR="0039569B">
        <w:t>, but can also highlight potential problems with ‘global’ predictions (i.e., 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r w:rsidR="00C4380C">
        <w:t xml:space="preserve">    </w:t>
      </w:r>
      <w:r w:rsidR="006A56AF">
        <w:t xml:space="preserve">    </w:t>
      </w:r>
      <w:commentRangeEnd w:id="1"/>
      <w:r w:rsidR="00147652">
        <w:rPr>
          <w:rStyle w:val="CommentReference"/>
        </w:rPr>
        <w:commentReference w:id="1"/>
      </w:r>
    </w:p>
    <w:p w14:paraId="3B93043C" w14:textId="77777777" w:rsidR="00426F41" w:rsidRDefault="00426F41" w:rsidP="00F60FCB"/>
    <w:p w14:paraId="7AD6AF9A" w14:textId="77777777" w:rsidR="00426F41" w:rsidRDefault="00426F41" w:rsidP="00F60FCB"/>
    <w:p w14:paraId="53362201" w14:textId="77777777" w:rsidR="00426F41" w:rsidRDefault="00426F41" w:rsidP="00F60FCB"/>
    <w:p w14:paraId="4B0D8139" w14:textId="191B9BD6" w:rsidR="007C5BEC" w:rsidRPr="007C5BEC" w:rsidRDefault="007C5BEC" w:rsidP="00F60FCB">
      <w:r>
        <w:t xml:space="preserve">Challenges associated with some of the approaches. Are they identifying and accounting for all the variance at the scale they are working at? Are they missing a lot of variation? </w:t>
      </w:r>
    </w:p>
    <w:p w14:paraId="3B69E11E" w14:textId="6847F681" w:rsidR="007C5BEC" w:rsidRPr="007C5BEC" w:rsidRDefault="007C5BEC" w:rsidP="00F60FCB">
      <w:r>
        <w:t>Cambodia – rapid economic and social development post-conflict.</w:t>
      </w:r>
      <w:r w:rsidR="004F4C2D">
        <w:t xml:space="preserve"> Differences between development in different parts of the country</w:t>
      </w:r>
      <w:r w:rsidR="00F17E1D">
        <w:t xml:space="preserve"> - socioeconomics</w:t>
      </w:r>
      <w:r w:rsidR="004F4C2D">
        <w:t>.</w:t>
      </w:r>
      <w:r>
        <w:t xml:space="preserve"> </w:t>
      </w:r>
      <w:r w:rsidR="0014507A">
        <w:t>Discuss ELCs</w:t>
      </w:r>
      <w:r w:rsidR="0017584E">
        <w:t xml:space="preserve"> and foreign investment</w:t>
      </w:r>
      <w:r w:rsidR="0014507A">
        <w:t>.</w:t>
      </w:r>
      <w:r w:rsidR="004F4C2D">
        <w:t xml:space="preserve"> Pros and cons of ELCs.</w:t>
      </w:r>
      <w:r w:rsidR="0014507A">
        <w:t xml:space="preserve"> </w:t>
      </w:r>
      <w:r>
        <w:t xml:space="preserve">Importance of identifying drivers / relationships. But what is the best approach? </w:t>
      </w:r>
    </w:p>
    <w:p w14:paraId="340F81F8" w14:textId="77777777" w:rsidR="007C5BEC" w:rsidRDefault="007C5BEC" w:rsidP="00F60FCB">
      <w:pPr>
        <w:rPr>
          <w:i/>
          <w:iCs/>
        </w:rPr>
      </w:pPr>
    </w:p>
    <w:p w14:paraId="7B56758F" w14:textId="77777777" w:rsidR="007C5BEC" w:rsidRDefault="007C5BEC" w:rsidP="00F60FCB">
      <w:pPr>
        <w:rPr>
          <w:i/>
          <w:iCs/>
        </w:rPr>
      </w:pPr>
    </w:p>
    <w:p w14:paraId="0A95ACA0" w14:textId="77777777" w:rsidR="007C5BEC" w:rsidRDefault="007C5BEC" w:rsidP="00F60FCB">
      <w:pPr>
        <w:rPr>
          <w:i/>
          <w:iCs/>
        </w:rPr>
      </w:pPr>
    </w:p>
    <w:p w14:paraId="4A2C34DC" w14:textId="3EE8F898" w:rsidR="00A12239" w:rsidRPr="00A12239" w:rsidRDefault="00A12239" w:rsidP="00F60FCB">
      <w:pPr>
        <w:rPr>
          <w:i/>
          <w:iCs/>
        </w:rPr>
      </w:pPr>
      <w:r>
        <w:rPr>
          <w:i/>
          <w:iCs/>
        </w:rPr>
        <w:t xml:space="preserve">Cambodia </w:t>
      </w:r>
    </w:p>
    <w:p w14:paraId="4AD0390C" w14:textId="43B2D038" w:rsidR="00F60FCB" w:rsidRDefault="00F60FCB" w:rsidP="00F60FCB">
      <w:r>
        <w:t xml:space="preserve">Between 1975 and 1992 Cambodia suffered enormous civil unrest, civil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 (Cambodia’s economic transformation report).    </w:t>
      </w:r>
    </w:p>
    <w:p w14:paraId="312963D1" w14:textId="5A2529B6" w:rsidR="00F60FCB" w:rsidRDefault="00F60FCB" w:rsidP="00F60FCB">
      <w:r>
        <w:t xml:space="preserve">Cambodia’s economy can be described as “economic transformation”.  During 1990’s – 85% of population were subsistence agriculture, with small garment sector. Low productivity. After 2001 (Forestry Law and Land Law) shift towards </w:t>
      </w:r>
      <w:proofErr w:type="spellStart"/>
      <w:r>
        <w:t>agro</w:t>
      </w:r>
      <w:proofErr w:type="spellEnd"/>
      <w:r>
        <w:t xml:space="preserve">-industry. Private sector grew exponentially, mostly due to investments in tourism, manufacturing, and mining.  Between 2000 and 2006 economy grew by an average of 8.7%, but this increase was driven primarily by manufacturing, (especially garment manufacturing), construction, services, and tourism. These industries geographically limited to Phnom Penh, </w:t>
      </w:r>
      <w:proofErr w:type="spellStart"/>
      <w:r>
        <w:t>Siem</w:t>
      </w:r>
      <w:proofErr w:type="spellEnd"/>
      <w:r>
        <w:t xml:space="preserve"> Reap, and their surrounds.  During this period 55% of population remained in agriculture, with almost </w:t>
      </w:r>
      <w:proofErr w:type="gramStart"/>
      <w:r>
        <w:t>all of</w:t>
      </w:r>
      <w:proofErr w:type="gramEnd"/>
      <w:r>
        <w:t xml:space="preserve"> the growth in the agricultural sector driven by the industrial agricultural sub-sector. </w:t>
      </w:r>
    </w:p>
    <w:p w14:paraId="2771FF04" w14:textId="69EE9E9B" w:rsidR="00612128" w:rsidRDefault="0025381F">
      <w:r>
        <w:lastRenderedPageBreak/>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p>
    <w:p w14:paraId="024796C6" w14:textId="0F6FE414" w:rsidR="00E06C0E" w:rsidRDefault="00E06C0E"/>
    <w:p w14:paraId="528D84F2" w14:textId="1A3212CE" w:rsidR="00E06C0E" w:rsidRDefault="00E06C0E"/>
    <w:p w14:paraId="0E0828FA" w14:textId="6A18C4E0" w:rsidR="00E06C0E" w:rsidRDefault="00E06C0E"/>
    <w:p w14:paraId="362BC692" w14:textId="77777777" w:rsidR="00E06C0E" w:rsidRPr="00E06C0E" w:rsidRDefault="00E06C0E" w:rsidP="00E06C0E">
      <w:r w:rsidRPr="00E06C0E">
        <w:t xml:space="preserve">McSweeney, C., New, M. &amp; </w:t>
      </w:r>
      <w:proofErr w:type="spellStart"/>
      <w:r w:rsidRPr="00E06C0E">
        <w:t>Lizcano</w:t>
      </w:r>
      <w:proofErr w:type="spellEnd"/>
      <w:r w:rsidRPr="00E06C0E">
        <w:t>, G. 2010. UNDP Climate Change Country Profiles: Cambodia. Available: http://country-profiles.geog.ox.ac.uk/ [Accessed 23/06/2020].</w:t>
      </w:r>
    </w:p>
    <w:p w14:paraId="5345BF35" w14:textId="77777777" w:rsidR="00E06C0E" w:rsidRDefault="00E06C0E"/>
    <w:sectPr w:rsidR="00E06C0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hew Nuttall" w:date="2021-08-03T22:06:00Z" w:initials="MN">
    <w:p w14:paraId="5414DF05" w14:textId="77777777" w:rsidR="00147652" w:rsidRDefault="00147652">
      <w:pPr>
        <w:pStyle w:val="CommentText"/>
      </w:pPr>
      <w:r>
        <w:rPr>
          <w:rStyle w:val="CommentReference"/>
        </w:rPr>
        <w:annotationRef/>
      </w:r>
      <w:r>
        <w:t xml:space="preserve">Nils and Jeroen, can you double check I’ve got this </w:t>
      </w:r>
      <w:proofErr w:type="gramStart"/>
      <w:r>
        <w:t>interpretation</w:t>
      </w:r>
      <w:proofErr w:type="gramEnd"/>
      <w:r>
        <w:t xml:space="preserve"> right??</w:t>
      </w:r>
    </w:p>
    <w:p w14:paraId="4339FA8A" w14:textId="77777777" w:rsidR="00147652" w:rsidRDefault="00147652">
      <w:pPr>
        <w:pStyle w:val="CommentText"/>
      </w:pPr>
    </w:p>
    <w:p w14:paraId="79D28368" w14:textId="36D15AB8" w:rsidR="00147652" w:rsidRDefault="00147652">
      <w:pPr>
        <w:pStyle w:val="CommentText"/>
      </w:pPr>
      <w:r>
        <w:t xml:space="preserve">I’m trying to set up the results of our socioeconomic models, and to emphasise that most people (in the world of modelling LUC anyway) just seem to breeze over the potentially huge variance that can make GLMMs global predictions dodg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283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3C4F" w16cex:dateUtc="2021-08-03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28368" w16cid:durableId="24B43C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7584E"/>
    <w:rsid w:val="001D152F"/>
    <w:rsid w:val="0020286A"/>
    <w:rsid w:val="00226BE2"/>
    <w:rsid w:val="00241429"/>
    <w:rsid w:val="0025381F"/>
    <w:rsid w:val="00264263"/>
    <w:rsid w:val="00277B83"/>
    <w:rsid w:val="002D55B0"/>
    <w:rsid w:val="002E1632"/>
    <w:rsid w:val="00361F24"/>
    <w:rsid w:val="00372A33"/>
    <w:rsid w:val="0039569B"/>
    <w:rsid w:val="00406440"/>
    <w:rsid w:val="00426F41"/>
    <w:rsid w:val="00451077"/>
    <w:rsid w:val="00463897"/>
    <w:rsid w:val="004D60CD"/>
    <w:rsid w:val="004F4C2D"/>
    <w:rsid w:val="00544327"/>
    <w:rsid w:val="005662E2"/>
    <w:rsid w:val="005760C1"/>
    <w:rsid w:val="00607930"/>
    <w:rsid w:val="00687B98"/>
    <w:rsid w:val="006A56AF"/>
    <w:rsid w:val="00740187"/>
    <w:rsid w:val="007C5BEC"/>
    <w:rsid w:val="00841D7D"/>
    <w:rsid w:val="0085516E"/>
    <w:rsid w:val="008601E8"/>
    <w:rsid w:val="00894BA7"/>
    <w:rsid w:val="008A69FD"/>
    <w:rsid w:val="008B6ED5"/>
    <w:rsid w:val="008C0DC9"/>
    <w:rsid w:val="0090243F"/>
    <w:rsid w:val="00941455"/>
    <w:rsid w:val="009E7236"/>
    <w:rsid w:val="00A12239"/>
    <w:rsid w:val="00A245E7"/>
    <w:rsid w:val="00A50804"/>
    <w:rsid w:val="00B35044"/>
    <w:rsid w:val="00BF441F"/>
    <w:rsid w:val="00C2269D"/>
    <w:rsid w:val="00C4246E"/>
    <w:rsid w:val="00C4380C"/>
    <w:rsid w:val="00CC15C8"/>
    <w:rsid w:val="00D70B02"/>
    <w:rsid w:val="00E06C0E"/>
    <w:rsid w:val="00EB1A92"/>
    <w:rsid w:val="00EC1665"/>
    <w:rsid w:val="00F17E1D"/>
    <w:rsid w:val="00F27DF2"/>
    <w:rsid w:val="00F46CD7"/>
    <w:rsid w:val="00F60FCB"/>
    <w:rsid w:val="00F74B05"/>
    <w:rsid w:val="00FD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semiHidden/>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semiHidden/>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1</TotalTime>
  <Pages>4</Pages>
  <Words>20065</Words>
  <Characters>114371</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1-04-06T13:27:00Z</dcterms:created>
  <dcterms:modified xsi:type="dcterms:W3CDTF">2021-08-0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OXLwfQ6"/&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